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w:t>
      </w:r>
      <w:proofErr w:type="spellStart"/>
      <w:r w:rsidR="005429E9">
        <w:t>radio</w:t>
      </w:r>
      <w:proofErr w:type="spellEnd"/>
      <w:r w:rsidR="005429E9">
        <w:t xml:space="preserve"> tradicional, exceto que é utilizado a internet para enviar e receber os áudios, ao invés de utilizar ondas aéreas.</w:t>
      </w:r>
      <w:r w:rsidR="00C52103">
        <w:t xml:space="preserve"> Assim como o ato de ligar um </w:t>
      </w:r>
      <w:proofErr w:type="spellStart"/>
      <w:r w:rsidR="00C52103">
        <w:t>radio</w:t>
      </w:r>
      <w:proofErr w:type="spellEnd"/>
      <w:r w:rsidR="00C52103">
        <w:t xml:space="preserve">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D8584B" w:rsidRDefault="00F33263" w:rsidP="000E2F2D">
      <w:pPr>
        <w:spacing w:line="360" w:lineRule="auto"/>
        <w:jc w:val="center"/>
      </w:pPr>
      <w:r>
        <w:rPr>
          <w:bCs/>
          <w:sz w:val="28"/>
        </w:rPr>
        <w:br w:type="page"/>
      </w:r>
      <w:r w:rsidR="00E738DC">
        <w:rPr>
          <w:sz w:val="28"/>
        </w:rPr>
        <w:lastRenderedPageBreak/>
        <w:t>OBJET</w:t>
      </w:r>
      <w:bookmarkStart w:id="0" w:name="_GoBack"/>
      <w:bookmarkEnd w:id="0"/>
      <w:r w:rsidR="00E738DC">
        <w:rPr>
          <w:sz w:val="28"/>
        </w:rPr>
        <w: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proofErr w:type="gramStart"/>
      <w:r w:rsidRPr="000068ED">
        <w:rPr>
          <w:i/>
          <w:iCs/>
        </w:rPr>
        <w:t>playlist</w:t>
      </w:r>
      <w:proofErr w:type="gramEnd"/>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proofErr w:type="gramStart"/>
      <w:r w:rsidRPr="004D322B">
        <w:rPr>
          <w:i/>
          <w:iCs/>
        </w:rPr>
        <w:t>playlist</w:t>
      </w:r>
      <w:proofErr w:type="gramEnd"/>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C87246">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C87246">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C87246" w14:paraId="1B5DD0B2" w14:textId="77777777" w:rsidTr="00C87246">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C87246" w14:paraId="199F54C5" w14:textId="77777777" w:rsidTr="00C87246">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C87246" w14:paraId="3D2322BF" w14:textId="77777777" w:rsidTr="00C87246">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C87246">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C87246" w14:paraId="78F976DE" w14:textId="77777777" w:rsidTr="00C87246">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C87246">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C87246" w14:paraId="7A98943D" w14:textId="77777777" w:rsidTr="00C87246">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C87246" w14:paraId="71427489" w14:textId="77777777" w:rsidTr="00C87246">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C87246">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DC0A7D" w14:textId="77777777" w:rsidR="00C87246" w:rsidRDefault="00C87246">
      <w:r>
        <w:separator/>
      </w:r>
    </w:p>
  </w:endnote>
  <w:endnote w:type="continuationSeparator" w:id="0">
    <w:p w14:paraId="201EA317" w14:textId="77777777" w:rsidR="00C87246" w:rsidRDefault="00C872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B95DE6" w14:textId="77777777" w:rsidR="00C87246" w:rsidRDefault="00C87246">
      <w:r>
        <w:separator/>
      </w:r>
    </w:p>
  </w:footnote>
  <w:footnote w:type="continuationSeparator" w:id="0">
    <w:p w14:paraId="6DADA48D" w14:textId="77777777" w:rsidR="00C87246" w:rsidRDefault="00C872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2527A"/>
    <w:rsid w:val="000321FD"/>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21A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D322B"/>
    <w:rsid w:val="004D3B00"/>
    <w:rsid w:val="004E29F1"/>
    <w:rsid w:val="004E46DF"/>
    <w:rsid w:val="004E679D"/>
    <w:rsid w:val="004F07C9"/>
    <w:rsid w:val="005136E1"/>
    <w:rsid w:val="00516D01"/>
    <w:rsid w:val="00516D0F"/>
    <w:rsid w:val="00522587"/>
    <w:rsid w:val="005315E0"/>
    <w:rsid w:val="005329BD"/>
    <w:rsid w:val="00535206"/>
    <w:rsid w:val="00541109"/>
    <w:rsid w:val="005429E9"/>
    <w:rsid w:val="00545FA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32E75"/>
    <w:rsid w:val="00644844"/>
    <w:rsid w:val="00644E1D"/>
    <w:rsid w:val="00654214"/>
    <w:rsid w:val="00675514"/>
    <w:rsid w:val="00675C99"/>
    <w:rsid w:val="006A0C15"/>
    <w:rsid w:val="006A35B2"/>
    <w:rsid w:val="006B6577"/>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832BA"/>
    <w:rsid w:val="0089092D"/>
    <w:rsid w:val="008A03AD"/>
    <w:rsid w:val="008A6A4F"/>
    <w:rsid w:val="008B0271"/>
    <w:rsid w:val="008C2892"/>
    <w:rsid w:val="008F067A"/>
    <w:rsid w:val="0091406C"/>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7E61"/>
    <w:rsid w:val="00AA29F7"/>
    <w:rsid w:val="00AA5D6F"/>
    <w:rsid w:val="00AA5FE5"/>
    <w:rsid w:val="00AC0ACC"/>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5481"/>
    <w:rsid w:val="00C87246"/>
    <w:rsid w:val="00CA7591"/>
    <w:rsid w:val="00CB2D1A"/>
    <w:rsid w:val="00CD1BA0"/>
    <w:rsid w:val="00CE49DE"/>
    <w:rsid w:val="00CE5385"/>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E001D"/>
    <w:rsid w:val="00DE1AFF"/>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F1092A"/>
    <w:rsid w:val="00F14A86"/>
    <w:rsid w:val="00F23764"/>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EF1BC-6B9E-4538-9654-3C5BEA335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3</TotalTime>
  <Pages>13</Pages>
  <Words>5886</Words>
  <Characters>31785</Characters>
  <Application>Microsoft Office Word</Application>
  <DocSecurity>0</DocSecurity>
  <Lines>264</Lines>
  <Paragraphs>7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18</cp:revision>
  <cp:lastPrinted>2001-08-21T07:59:00Z</cp:lastPrinted>
  <dcterms:created xsi:type="dcterms:W3CDTF">2020-03-21T18:01:00Z</dcterms:created>
  <dcterms:modified xsi:type="dcterms:W3CDTF">2020-04-01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